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687CDA" w14:textId="248F9B5C" w:rsidR="00FB0550" w:rsidRDefault="00FB22AC">
      <w:r>
        <w:fldChar w:fldCharType="begin" w:fldLock="1"/>
      </w:r>
      <w:r>
        <w:instrText>ADDIN CSL_CITATION {"citationItems":[{"id":"ITEM-1","itemData":{"URL":"https://www.tokopedia.com/distrilapid/laptop-murah-samsung-chromebook-4-celeron-32gb-4gb-11-6-hd-resmi-sein-non-bundling/review","accessed":{"date-parts":[["2023","3","17"]]},"id":"ITEM-1","issued":{"date-parts":[["0"]]},"title":"Review Produk - Laptop Murah Samsung Chromebook 4 Celeron 32GB 4GB 11\"6 HD RESMI SEIN - Non Bundling | Tokopedia","type":"webpage"},"uris":["http://www.mendeley.com/documents/?uuid=a8945ac9-7126-38a5-b53b-84eab3bfba29"]}],"mendeley":{"formattedCitation":"(&lt;i&gt;Review Produk - Laptop Murah Samsung Chromebook 4 Celeron 32GB 4GB 11\"6 HD RESMI SEIN - Non Bundling | Tokopedia&lt;/i&gt;, n.d.)","plainTextFormattedCitation":"(Review Produk - Laptop Murah Samsung Chromebook 4 Celeron 32GB 4GB 11\"6 HD RESMI SEIN - Non Bundling | Tokopedia, n.d.)","previouslyFormattedCitation":"(&lt;i&gt;Review Produk - Laptop Murah Samsung Chromebook 4 Celeron 32GB 4GB 11\"6 HD RESMI SEIN - Non Bundling | Tokopedia&lt;/i&gt;, n.d.)"},"properties":{"noteIndex":0},"schema":"https://github.com/citation-style-language/schema/raw/master/csl-citation.json"}</w:instrText>
      </w:r>
      <w:r>
        <w:fldChar w:fldCharType="separate"/>
      </w:r>
      <w:r w:rsidRPr="00FB22AC">
        <w:rPr>
          <w:noProof/>
        </w:rPr>
        <w:t>(</w:t>
      </w:r>
      <w:r w:rsidRPr="00FB22AC">
        <w:rPr>
          <w:i/>
          <w:noProof/>
        </w:rPr>
        <w:t>Review Produk - Laptop Murah Samsung Chromebook 4 Celeron 32GB 4GB 11"6 HD RESMI SEIN - Non Bundling | Tokopedia</w:t>
      </w:r>
      <w:r w:rsidRPr="00FB22AC">
        <w:rPr>
          <w:noProof/>
        </w:rPr>
        <w:t>, n.d.)</w:t>
      </w:r>
      <w:r>
        <w:fldChar w:fldCharType="end"/>
      </w:r>
    </w:p>
    <w:p w14:paraId="1CCE5147" w14:textId="2227147D" w:rsidR="00FB22AC" w:rsidRPr="00FB22AC" w:rsidRDefault="00FB22AC" w:rsidP="00FB22A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B22AC">
        <w:rPr>
          <w:rFonts w:ascii="Calibri" w:hAnsi="Calibri" w:cs="Calibri"/>
          <w:i/>
          <w:iCs/>
          <w:noProof/>
          <w:szCs w:val="24"/>
        </w:rPr>
        <w:t>Review Produk - Laptop Murah Samsung Chromebook 4 Celeron 32GB 4GB 11"6 HD RESMI SEIN - Non Bundling | Tokopedia</w:t>
      </w:r>
      <w:r w:rsidRPr="00FB22AC">
        <w:rPr>
          <w:rFonts w:ascii="Calibri" w:hAnsi="Calibri" w:cs="Calibri"/>
          <w:noProof/>
          <w:szCs w:val="24"/>
        </w:rPr>
        <w:t>. (n.d.). Retrieved March 17, 2023, from https://www.tokopedia.com/distrilapid/laptop-murah-samsung-chromebook-4-celeron-32gb-4gb-11-6-hd-resmi-sein-non-bundling/review</w:t>
      </w:r>
    </w:p>
    <w:p w14:paraId="601DFD01" w14:textId="54537E74" w:rsidR="00FB22AC" w:rsidRDefault="00FB22AC">
      <w:r>
        <w:fldChar w:fldCharType="end"/>
      </w:r>
    </w:p>
    <w:sectPr w:rsidR="00FB22A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5214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A5214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  <w:rsid w:val="00FB2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0A2C36"/>
  <w15:chartTrackingRefBased/>
  <w15:docId w15:val="{FDD927A4-D0D0-4313-B336-152A8BBB46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903BC9-E4B0-49BC-BA59-1E2FADC5D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5</Words>
  <Characters>1340</Characters>
  <Application>Microsoft Office Word</Application>
  <DocSecurity>0</DocSecurity>
  <Lines>11</Lines>
  <Paragraphs>3</Paragraphs>
  <ScaleCrop>false</ScaleCrop>
  <Company/>
  <LinksUpToDate>false</LinksUpToDate>
  <CharactersWithSpaces>1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45:00Z</dcterms:created>
  <dcterms:modified xsi:type="dcterms:W3CDTF">2023-04-21T0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